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585EC0" w14:textId="793CAC02" w:rsidR="002A264D" w:rsidRDefault="002A264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2A264D">
        <w:rPr>
          <w:b/>
          <w:color w:val="000000"/>
        </w:rPr>
        <w:t>Синтез и структурная динамика координационных полимеров на основе пропионатов редкоземельных элементов</w:t>
      </w:r>
    </w:p>
    <w:p w14:paraId="422B0102" w14:textId="0B33060E" w:rsidR="002A264D" w:rsidRDefault="002A264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i/>
          <w:color w:val="000000"/>
        </w:rPr>
      </w:pPr>
      <w:r w:rsidRPr="002A264D">
        <w:rPr>
          <w:b/>
          <w:i/>
          <w:color w:val="000000"/>
        </w:rPr>
        <w:t>Ануреева М.О.</w:t>
      </w:r>
    </w:p>
    <w:p w14:paraId="00000003" w14:textId="76A4B53C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2A264D" w:rsidRPr="002A264D">
        <w:rPr>
          <w:i/>
          <w:color w:val="000000"/>
        </w:rPr>
        <w:t>1</w:t>
      </w:r>
      <w:r>
        <w:rPr>
          <w:i/>
          <w:color w:val="000000"/>
        </w:rPr>
        <w:t xml:space="preserve"> курс </w:t>
      </w:r>
      <w:r w:rsidR="002A264D">
        <w:rPr>
          <w:i/>
          <w:color w:val="000000"/>
        </w:rPr>
        <w:t>бакалавриата</w:t>
      </w:r>
    </w:p>
    <w:p w14:paraId="00000004" w14:textId="2921E7FA"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14:paraId="00000007" w14:textId="32B9993C" w:rsidR="00130241" w:rsidRPr="002A264D" w:rsidRDefault="002E6AFF" w:rsidP="002A264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ф</w:t>
      </w:r>
      <w:r w:rsidR="00EB1F49">
        <w:rPr>
          <w:i/>
          <w:color w:val="000000"/>
        </w:rPr>
        <w:t>акультет</w:t>
      </w:r>
      <w:r w:rsidR="002A264D">
        <w:rPr>
          <w:i/>
          <w:color w:val="000000"/>
        </w:rPr>
        <w:t xml:space="preserve"> наук о материалах</w:t>
      </w:r>
      <w:r w:rsidR="00EB1F49">
        <w:rPr>
          <w:i/>
          <w:color w:val="000000"/>
        </w:rPr>
        <w:t>, Москва, Россия</w:t>
      </w:r>
    </w:p>
    <w:p w14:paraId="1ADA4293" w14:textId="6F7F924A" w:rsidR="00CD00B1" w:rsidRPr="002F461A" w:rsidRDefault="00EB1F49" w:rsidP="002A264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A264D">
        <w:rPr>
          <w:i/>
          <w:color w:val="000000"/>
          <w:lang w:val="en-US"/>
        </w:rPr>
        <w:t>E</w:t>
      </w:r>
      <w:r w:rsidR="003B76D6" w:rsidRPr="002F461A">
        <w:rPr>
          <w:i/>
          <w:color w:val="000000"/>
        </w:rPr>
        <w:t>-</w:t>
      </w:r>
      <w:r w:rsidRPr="002A264D">
        <w:rPr>
          <w:i/>
          <w:color w:val="000000"/>
          <w:lang w:val="en-US"/>
        </w:rPr>
        <w:t>mail</w:t>
      </w:r>
      <w:r w:rsidRPr="002F461A">
        <w:rPr>
          <w:i/>
          <w:color w:val="000000"/>
        </w:rPr>
        <w:t xml:space="preserve">: </w:t>
      </w:r>
      <w:hyperlink r:id="rId6" w:history="1">
        <w:r w:rsidR="002A264D" w:rsidRPr="009252EC">
          <w:rPr>
            <w:rStyle w:val="a9"/>
            <w:i/>
            <w:lang w:val="en-US"/>
          </w:rPr>
          <w:t>anureevamo</w:t>
        </w:r>
        <w:r w:rsidR="002A264D" w:rsidRPr="002F461A">
          <w:rPr>
            <w:rStyle w:val="a9"/>
            <w:i/>
          </w:rPr>
          <w:t>@</w:t>
        </w:r>
        <w:r w:rsidR="002A264D" w:rsidRPr="009252EC">
          <w:rPr>
            <w:rStyle w:val="a9"/>
            <w:i/>
            <w:lang w:val="en-US"/>
          </w:rPr>
          <w:t>gmail</w:t>
        </w:r>
        <w:r w:rsidR="002A264D" w:rsidRPr="002F461A">
          <w:rPr>
            <w:rStyle w:val="a9"/>
            <w:i/>
          </w:rPr>
          <w:t>.</w:t>
        </w:r>
        <w:r w:rsidR="002A264D" w:rsidRPr="009252EC">
          <w:rPr>
            <w:rStyle w:val="a9"/>
            <w:i/>
            <w:lang w:val="en-US"/>
          </w:rPr>
          <w:t>ru</w:t>
        </w:r>
      </w:hyperlink>
      <w:r w:rsidRPr="002F461A">
        <w:rPr>
          <w:i/>
          <w:color w:val="000000"/>
        </w:rPr>
        <w:t xml:space="preserve"> </w:t>
      </w:r>
    </w:p>
    <w:p w14:paraId="440CC906" w14:textId="01501B1C" w:rsidR="002A264D" w:rsidRPr="002A264D" w:rsidRDefault="002A264D" w:rsidP="006325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82920">
        <w:rPr>
          <w:color w:val="000000"/>
        </w:rPr>
        <w:t xml:space="preserve">Карбоксилаты металлов составляют большое семейство соединений, для которых реализуется богатое разнообразие кристаллических структур. </w:t>
      </w:r>
      <w:r w:rsidR="00A85D86" w:rsidRPr="00C82920">
        <w:rPr>
          <w:color w:val="000000"/>
        </w:rPr>
        <w:t>Алифатические карбоксилаты</w:t>
      </w:r>
      <w:r w:rsidRPr="00C82920">
        <w:rPr>
          <w:color w:val="000000"/>
        </w:rPr>
        <w:t xml:space="preserve"> РЗЭ, ввиду того что РЗЭ имеют относительно высокие КЧ и формируют разнообразные координационные окружения, оказываются особенно интересны с точки зрения строения и структурно-обусловленных свойств</w:t>
      </w:r>
      <w:r w:rsidR="00D13332" w:rsidRPr="00C82920">
        <w:rPr>
          <w:color w:val="000000"/>
        </w:rPr>
        <w:t>.</w:t>
      </w:r>
      <w:r w:rsidR="00632578" w:rsidRPr="00C82920">
        <w:rPr>
          <w:color w:val="000000"/>
        </w:rPr>
        <w:t xml:space="preserve"> </w:t>
      </w:r>
      <w:r w:rsidR="00D13332" w:rsidRPr="00C82920">
        <w:rPr>
          <w:color w:val="000000"/>
        </w:rPr>
        <w:t>В</w:t>
      </w:r>
      <w:r w:rsidR="00A85D86" w:rsidRPr="00C82920">
        <w:rPr>
          <w:color w:val="000000"/>
        </w:rPr>
        <w:t xml:space="preserve"> частности</w:t>
      </w:r>
      <w:r w:rsidR="00632578" w:rsidRPr="00C82920">
        <w:rPr>
          <w:color w:val="000000"/>
        </w:rPr>
        <w:t xml:space="preserve">, </w:t>
      </w:r>
      <w:r w:rsidR="00D13332" w:rsidRPr="00D13332">
        <w:rPr>
          <w:color w:val="000000"/>
        </w:rPr>
        <w:t>многие из них существуют в виде координационных полимеров, демонстрирующих</w:t>
      </w:r>
      <w:r w:rsidR="00D13332">
        <w:rPr>
          <w:color w:val="000000"/>
        </w:rPr>
        <w:t xml:space="preserve"> необычную структурную динамику</w:t>
      </w:r>
      <w:r w:rsidR="00D93F68">
        <w:rPr>
          <w:color w:val="000000"/>
        </w:rPr>
        <w:t>, обусловленную вращением алифатических групп</w:t>
      </w:r>
      <w:r w:rsidR="00D13332" w:rsidRPr="00C82920">
        <w:rPr>
          <w:color w:val="000000"/>
        </w:rPr>
        <w:t>.</w:t>
      </w:r>
      <w:r w:rsidR="00632578" w:rsidRPr="00C82920">
        <w:rPr>
          <w:color w:val="000000"/>
        </w:rPr>
        <w:t xml:space="preserve"> </w:t>
      </w:r>
      <w:r w:rsidR="003C118E" w:rsidRPr="00C82920">
        <w:rPr>
          <w:color w:val="000000"/>
        </w:rPr>
        <w:t>Так, в</w:t>
      </w:r>
      <w:r w:rsidRPr="00C82920">
        <w:rPr>
          <w:color w:val="000000"/>
        </w:rPr>
        <w:t xml:space="preserve"> недавних работах сотрудников лаборатории химии координационных соединений МГУ имени М.В. Ломоносова описан координационный полимер слоистого строения на основе моногидрата пропионата церия, существующий в виде двух политипов, для одного из которых наблюдается </w:t>
      </w:r>
      <w:r w:rsidR="00A85D86" w:rsidRPr="00C82920">
        <w:rPr>
          <w:color w:val="000000"/>
        </w:rPr>
        <w:t>аномал</w:t>
      </w:r>
      <w:r w:rsidR="00632578" w:rsidRPr="00C82920">
        <w:rPr>
          <w:color w:val="000000"/>
        </w:rPr>
        <w:t>ь</w:t>
      </w:r>
      <w:r w:rsidR="00A85D86" w:rsidRPr="00C82920">
        <w:rPr>
          <w:color w:val="000000"/>
        </w:rPr>
        <w:t xml:space="preserve">ное тепловое расширение с </w:t>
      </w:r>
      <w:r w:rsidRPr="00C82920">
        <w:rPr>
          <w:color w:val="000000"/>
        </w:rPr>
        <w:t>колоссальны</w:t>
      </w:r>
      <w:r w:rsidR="00A85D86" w:rsidRPr="00C82920">
        <w:rPr>
          <w:color w:val="000000"/>
        </w:rPr>
        <w:t>м</w:t>
      </w:r>
      <w:r w:rsidRPr="00C82920">
        <w:rPr>
          <w:color w:val="000000"/>
        </w:rPr>
        <w:t xml:space="preserve"> отрицательны</w:t>
      </w:r>
      <w:r w:rsidR="00A85D86" w:rsidRPr="00C82920">
        <w:rPr>
          <w:color w:val="000000"/>
        </w:rPr>
        <w:t>м</w:t>
      </w:r>
      <w:r w:rsidR="00642532">
        <w:rPr>
          <w:color w:val="000000"/>
        </w:rPr>
        <w:t xml:space="preserve"> линейным</w:t>
      </w:r>
      <w:r w:rsidRPr="00C82920">
        <w:rPr>
          <w:color w:val="000000"/>
        </w:rPr>
        <w:t xml:space="preserve"> КТР (–427 МК</w:t>
      </w:r>
      <w:r w:rsidR="00232C06" w:rsidRPr="00C82920">
        <w:rPr>
          <w:color w:val="000000"/>
          <w:vertAlign w:val="superscript"/>
        </w:rPr>
        <w:t>–</w:t>
      </w:r>
      <w:r w:rsidRPr="00C82920">
        <w:rPr>
          <w:color w:val="000000"/>
          <w:vertAlign w:val="superscript"/>
        </w:rPr>
        <w:t>1</w:t>
      </w:r>
      <w:r w:rsidRPr="00C82920">
        <w:rPr>
          <w:color w:val="000000"/>
        </w:rPr>
        <w:t>)</w:t>
      </w:r>
      <w:r w:rsidR="00A85D86" w:rsidRPr="00C82920">
        <w:rPr>
          <w:color w:val="000000"/>
        </w:rPr>
        <w:t xml:space="preserve"> </w:t>
      </w:r>
      <w:r w:rsidR="00A85D86" w:rsidRPr="00C82920">
        <w:rPr>
          <w:color w:val="000000"/>
        </w:rPr>
        <w:fldChar w:fldCharType="begin" w:fldLock="1"/>
      </w:r>
      <w:r w:rsidR="00373C8D">
        <w:rPr>
          <w:color w:val="000000"/>
        </w:rPr>
        <w:instrText>ADDIN CSL_CITATION {"citationItems":[{"id":"ITEM-1","itemData":{"DOI":"10.1021/acs.cgd.3c01419","ISSN":"1528-7483","author":[{"dropping-particle":"","family":"Kendin","given":"Mikhail","non-dropping-particle":"","parse-names":false,"suffix":""},{"dropping-particle":"","family":"Shaulskaya","given":"Maria","non-dropping-particle":"","parse-names":false,"suffix":""},{"dropping-particle":"","family":"Tsymbarenko","given":"Dmitry","non-dropping-particle":"","parse-names":false,"suffix":""}],"container-title":"Crystal Growth &amp; Design","id":"ITEM-1","issue":"3","issued":{"date-parts":[["2024","2","7"]]},"page":"1474-1484","title":"Polytypism and Packing-Dependent Colossal Positive and Negative Thermal Expansion in a 2D Layered Cerium-Based Coordination Polymer","type":"article-journal","volume":"24"},"uris":["http://www.mendeley.com/documents/?uuid=f0d1f22e-4114-4509-becc-7bf7bc4f4e4e"]}],"mendeley":{"formattedCitation":"[1]","plainTextFormattedCitation":"[1]","previouslyFormattedCitation":"[2]"},"properties":{"noteIndex":0},"schema":"https://github.com/citation-style-language/schema/raw/master/csl-citation.json"}</w:instrText>
      </w:r>
      <w:r w:rsidR="00A85D86" w:rsidRPr="00C82920">
        <w:rPr>
          <w:color w:val="000000"/>
        </w:rPr>
        <w:fldChar w:fldCharType="separate"/>
      </w:r>
      <w:r w:rsidR="00373C8D" w:rsidRPr="00373C8D">
        <w:rPr>
          <w:noProof/>
          <w:color w:val="000000"/>
        </w:rPr>
        <w:t>[1]</w:t>
      </w:r>
      <w:r w:rsidR="00A85D86" w:rsidRPr="00C82920">
        <w:rPr>
          <w:color w:val="000000"/>
        </w:rPr>
        <w:fldChar w:fldCharType="end"/>
      </w:r>
      <w:r w:rsidR="00D93F68">
        <w:rPr>
          <w:color w:val="000000"/>
        </w:rPr>
        <w:t xml:space="preserve">. </w:t>
      </w:r>
      <w:r w:rsidRPr="007E7BC9">
        <w:rPr>
          <w:color w:val="000000"/>
        </w:rPr>
        <w:t>В связи</w:t>
      </w:r>
      <w:r w:rsidR="007A6F40">
        <w:rPr>
          <w:color w:val="000000"/>
        </w:rPr>
        <w:t xml:space="preserve"> с этим сформировалась необходимость исследовать схожие системы на предмет особенностей структурной динамики.</w:t>
      </w:r>
      <w:r w:rsidRPr="007E7BC9">
        <w:rPr>
          <w:color w:val="000000"/>
        </w:rPr>
        <w:t xml:space="preserve"> </w:t>
      </w:r>
      <w:r w:rsidR="007A6F40">
        <w:rPr>
          <w:color w:val="000000"/>
        </w:rPr>
        <w:t>Ц</w:t>
      </w:r>
      <w:r w:rsidR="007E7BC9" w:rsidRPr="007E7BC9">
        <w:rPr>
          <w:color w:val="000000"/>
        </w:rPr>
        <w:t>е</w:t>
      </w:r>
      <w:r w:rsidRPr="007E7BC9">
        <w:rPr>
          <w:color w:val="000000"/>
        </w:rPr>
        <w:t xml:space="preserve">лью работы </w:t>
      </w:r>
      <w:r w:rsidR="007E7BC9">
        <w:rPr>
          <w:color w:val="000000"/>
        </w:rPr>
        <w:t>стала</w:t>
      </w:r>
      <w:r w:rsidRPr="007E7BC9">
        <w:rPr>
          <w:color w:val="000000"/>
        </w:rPr>
        <w:t xml:space="preserve"> разработка методики синтеза слоистых координационных полимеров на основе пропионатов</w:t>
      </w:r>
      <w:r w:rsidR="007A6F40">
        <w:rPr>
          <w:color w:val="000000"/>
        </w:rPr>
        <w:t xml:space="preserve"> прочих</w:t>
      </w:r>
      <w:r w:rsidRPr="007E7BC9">
        <w:rPr>
          <w:color w:val="000000"/>
        </w:rPr>
        <w:t xml:space="preserve"> РЗЭ </w:t>
      </w:r>
      <w:r w:rsidR="007A6F40">
        <w:rPr>
          <w:color w:val="000000"/>
        </w:rPr>
        <w:t xml:space="preserve">начала ряда </w:t>
      </w:r>
      <w:r w:rsidRPr="007E7BC9">
        <w:rPr>
          <w:color w:val="000000"/>
        </w:rPr>
        <w:t>и поиск кристаллических фаз в данной системе, демонстрирующих необычную структурную динамику.</w:t>
      </w:r>
    </w:p>
    <w:p w14:paraId="3988B775" w14:textId="51BD6860" w:rsidR="002A264D" w:rsidRPr="002A264D" w:rsidRDefault="002A264D" w:rsidP="002A264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A264D">
        <w:rPr>
          <w:color w:val="000000"/>
        </w:rPr>
        <w:t xml:space="preserve">В </w:t>
      </w:r>
      <w:r w:rsidR="003C118E">
        <w:rPr>
          <w:color w:val="000000"/>
        </w:rPr>
        <w:t>процессе работы</w:t>
      </w:r>
      <w:r w:rsidRPr="002A264D">
        <w:rPr>
          <w:color w:val="000000"/>
        </w:rPr>
        <w:t xml:space="preserve"> был произведен синтез моногидрат</w:t>
      </w:r>
      <w:r>
        <w:rPr>
          <w:color w:val="000000"/>
        </w:rPr>
        <w:t>ов</w:t>
      </w:r>
      <w:r w:rsidRPr="002A264D">
        <w:rPr>
          <w:color w:val="000000"/>
        </w:rPr>
        <w:t xml:space="preserve"> пропионатов РЗЭ состава [Ln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2A264D">
        <w:rPr>
          <w:color w:val="000000"/>
          <w:vertAlign w:val="subscript"/>
        </w:rPr>
        <w:t>6</w:t>
      </w:r>
      <w:r w:rsidRPr="002A264D">
        <w:rPr>
          <w:color w:val="000000"/>
        </w:rPr>
        <w:t>], (Ln = La, Pr, Nd), для которых совокупностью методов РФА, РСА и ТГА определены состав и строение. Отработана методика воспроизводимого синтеза моно- и поликристаллических образцов [Ln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2A264D">
        <w:rPr>
          <w:color w:val="000000"/>
          <w:vertAlign w:val="subscript"/>
        </w:rPr>
        <w:t>6</w:t>
      </w:r>
      <w:r w:rsidRPr="002A264D">
        <w:rPr>
          <w:color w:val="000000"/>
        </w:rPr>
        <w:t>], не содержащих примесей сольватов пропионатов РЗЭ иного состава. Согласно экспериментальным данным, соединения [Ln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2A264D">
        <w:rPr>
          <w:color w:val="000000"/>
          <w:vertAlign w:val="subscript"/>
        </w:rPr>
        <w:t>6</w:t>
      </w:r>
      <w:r w:rsidRPr="002A264D">
        <w:rPr>
          <w:color w:val="000000"/>
        </w:rPr>
        <w:t>], (Ln = La, Pr) представляют собой слоистые координационные полимеры, изоструктурные ранее полученному моногидрату пропионата церия. Соединение [Nd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2A264D">
        <w:rPr>
          <w:color w:val="000000"/>
          <w:vertAlign w:val="subscript"/>
        </w:rPr>
        <w:t>3</w:t>
      </w:r>
      <w:r w:rsidRPr="002A264D">
        <w:rPr>
          <w:color w:val="000000"/>
        </w:rPr>
        <w:t>Prop</w:t>
      </w:r>
      <w:r w:rsidRPr="002A264D">
        <w:rPr>
          <w:color w:val="000000"/>
          <w:vertAlign w:val="subscript"/>
        </w:rPr>
        <w:t>6</w:t>
      </w:r>
      <w:r w:rsidRPr="002A264D">
        <w:rPr>
          <w:color w:val="000000"/>
        </w:rPr>
        <w:t>] также является координационным полимером, однако по данным РСА отличается от [Ln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2A264D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FD078C">
        <w:rPr>
          <w:color w:val="000000"/>
          <w:vertAlign w:val="subscript"/>
        </w:rPr>
        <w:t>6</w:t>
      </w:r>
      <w:r w:rsidRPr="002A264D">
        <w:rPr>
          <w:color w:val="000000"/>
        </w:rPr>
        <w:t>], (Ln = La, Pr) мотивом связывания металл-лиганд внутри структурных слоев. Для порошков [Ln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FD078C">
        <w:rPr>
          <w:color w:val="000000"/>
          <w:vertAlign w:val="subscript"/>
        </w:rPr>
        <w:t>6</w:t>
      </w:r>
      <w:r w:rsidRPr="002A264D">
        <w:rPr>
          <w:color w:val="000000"/>
        </w:rPr>
        <w:t xml:space="preserve">], (Ln = La, Nd) впервые выполнен политермический дифракционный эксперимент и определены параметры элементарной ячейки для разных температурных точек в диапазоне 100 – 300 К. </w:t>
      </w:r>
      <w:r w:rsidR="00A85D86">
        <w:rPr>
          <w:color w:val="000000"/>
        </w:rPr>
        <w:t>С</w:t>
      </w:r>
      <w:r w:rsidRPr="002A264D">
        <w:rPr>
          <w:color w:val="000000"/>
        </w:rPr>
        <w:t>оединение [Lа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(H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O)</w:t>
      </w:r>
      <w:r w:rsidRPr="00FD078C">
        <w:rPr>
          <w:color w:val="000000"/>
          <w:vertAlign w:val="subscript"/>
        </w:rPr>
        <w:t>2</w:t>
      </w:r>
      <w:r w:rsidRPr="002A264D">
        <w:rPr>
          <w:color w:val="000000"/>
        </w:rPr>
        <w:t>Prop</w:t>
      </w:r>
      <w:r w:rsidRPr="00FD078C">
        <w:rPr>
          <w:color w:val="000000"/>
          <w:vertAlign w:val="subscript"/>
        </w:rPr>
        <w:t>6</w:t>
      </w:r>
      <w:r w:rsidRPr="002A264D">
        <w:rPr>
          <w:color w:val="000000"/>
        </w:rPr>
        <w:t>] демонстрирует выраженное термическое расширение с</w:t>
      </w:r>
      <w:r w:rsidR="00D93F68" w:rsidRPr="00D93F68">
        <w:rPr>
          <w:color w:val="000000"/>
        </w:rPr>
        <w:t xml:space="preserve"> </w:t>
      </w:r>
      <w:r w:rsidRPr="002A264D">
        <w:rPr>
          <w:color w:val="000000"/>
        </w:rPr>
        <w:t>колоссальным положительным (906 МК</w:t>
      </w:r>
      <w:r w:rsidR="00232C06" w:rsidRPr="00232C06">
        <w:rPr>
          <w:color w:val="000000"/>
          <w:vertAlign w:val="superscript"/>
        </w:rPr>
        <w:t>–</w:t>
      </w:r>
      <w:r w:rsidRPr="00232C06">
        <w:rPr>
          <w:color w:val="000000"/>
          <w:vertAlign w:val="superscript"/>
        </w:rPr>
        <w:t>1</w:t>
      </w:r>
      <w:r w:rsidRPr="002A264D">
        <w:rPr>
          <w:color w:val="000000"/>
        </w:rPr>
        <w:t xml:space="preserve">) и отрицательным </w:t>
      </w:r>
      <w:r w:rsidR="00232C06" w:rsidRPr="00232C06">
        <w:rPr>
          <w:color w:val="000000"/>
        </w:rPr>
        <w:t>(</w:t>
      </w:r>
      <w:r w:rsidR="00232C06">
        <w:rPr>
          <w:color w:val="000000"/>
        </w:rPr>
        <w:t>–</w:t>
      </w:r>
      <w:r w:rsidRPr="002A264D">
        <w:rPr>
          <w:color w:val="000000"/>
        </w:rPr>
        <w:t>416 МК</w:t>
      </w:r>
      <w:r w:rsidR="00232C06" w:rsidRPr="00232C06">
        <w:rPr>
          <w:color w:val="000000"/>
          <w:vertAlign w:val="superscript"/>
        </w:rPr>
        <w:t>–</w:t>
      </w:r>
      <w:r w:rsidRPr="00232C06">
        <w:rPr>
          <w:color w:val="000000"/>
          <w:vertAlign w:val="superscript"/>
        </w:rPr>
        <w:t>1</w:t>
      </w:r>
      <w:r w:rsidRPr="002A264D">
        <w:rPr>
          <w:color w:val="000000"/>
        </w:rPr>
        <w:t>) линейным</w:t>
      </w:r>
      <w:r w:rsidR="00CE77D3">
        <w:rPr>
          <w:color w:val="000000"/>
        </w:rPr>
        <w:t>и</w:t>
      </w:r>
      <w:r w:rsidRPr="002A264D">
        <w:rPr>
          <w:color w:val="000000"/>
        </w:rPr>
        <w:t xml:space="preserve"> КТР при температурах 190 – 210 К.</w:t>
      </w:r>
    </w:p>
    <w:p w14:paraId="19EF4800" w14:textId="6EDFCFB7" w:rsidR="002A264D" w:rsidRDefault="002A264D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A264D">
        <w:rPr>
          <w:color w:val="000000"/>
        </w:rPr>
        <w:t xml:space="preserve">В рамках работы синтезированы новые слоистые координационные полимеры на основе пропионатов РЗЭ, которые, согласно данным рентгеновской дифракции при переменной температуре, демонстрируют анизотропное тепловое расширение с колоссальными линейными КТР. </w:t>
      </w:r>
      <w:r w:rsidRPr="003C118E">
        <w:rPr>
          <w:color w:val="000000"/>
        </w:rPr>
        <w:t>Первоочередной задачей дальнейшего исследования является синтез и исследование структурной динамики систем схожего строения на основе пропионатов прочих РЗЭ.</w:t>
      </w:r>
    </w:p>
    <w:p w14:paraId="6107CC29" w14:textId="5D6BBACB" w:rsidR="00373C8D" w:rsidRPr="002262BE" w:rsidRDefault="002262BE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2262BE">
        <w:rPr>
          <w:i/>
          <w:iCs/>
          <w:color w:val="000000"/>
        </w:rPr>
        <w:t>Работа выполнена при поддержке гранта РНФ N 22-73-10089.</w:t>
      </w:r>
    </w:p>
    <w:p w14:paraId="1AB265E9" w14:textId="48FC661F" w:rsidR="003C118E" w:rsidRPr="00373C8D" w:rsidRDefault="00DE2011" w:rsidP="002262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80" w:after="80"/>
        <w:jc w:val="center"/>
        <w:rPr>
          <w:b/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75BB6042" w14:textId="409B3B78" w:rsidR="00373C8D" w:rsidRPr="00373C8D" w:rsidRDefault="00A85D86" w:rsidP="00373C8D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color w:val="000000"/>
        </w:rPr>
        <w:fldChar w:fldCharType="begin" w:fldLock="1"/>
      </w:r>
      <w:r w:rsidRPr="00632578">
        <w:rPr>
          <w:color w:val="000000"/>
          <w:lang w:val="en-US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 w:rsidR="00373C8D" w:rsidRPr="002262BE">
        <w:rPr>
          <w:noProof/>
          <w:lang w:val="en-US"/>
        </w:rPr>
        <w:t>1.</w:t>
      </w:r>
      <w:r w:rsidR="00373C8D">
        <w:rPr>
          <w:noProof/>
          <w:lang w:val="en-US"/>
        </w:rPr>
        <w:t xml:space="preserve"> </w:t>
      </w:r>
      <w:r w:rsidR="00373C8D" w:rsidRPr="002262BE">
        <w:rPr>
          <w:noProof/>
          <w:lang w:val="en-US"/>
        </w:rPr>
        <w:t xml:space="preserve">Kendin M., Shaulskaya M., Tsymbarenko D. Polytypism and Packing-Dependent Colossal Positive and Negative Thermal Expansion in a 2D Layered Cerium-Based Coordination Polymer // Cryst. </w:t>
      </w:r>
      <w:r w:rsidR="00373C8D" w:rsidRPr="00373C8D">
        <w:rPr>
          <w:noProof/>
        </w:rPr>
        <w:t>Growth Des. 2024. Vol. 24</w:t>
      </w:r>
      <w:r w:rsidR="00390317">
        <w:rPr>
          <w:noProof/>
          <w:lang w:val="en-US"/>
        </w:rPr>
        <w:t>.</w:t>
      </w:r>
      <w:r w:rsidR="00373C8D" w:rsidRPr="00373C8D">
        <w:rPr>
          <w:noProof/>
        </w:rPr>
        <w:t xml:space="preserve"> № 3. P. 1474–1484.</w:t>
      </w:r>
    </w:p>
    <w:p w14:paraId="095E1A6A" w14:textId="7A280DF9" w:rsidR="007A6F40" w:rsidRPr="00373C8D" w:rsidRDefault="00A85D86" w:rsidP="00373C8D">
      <w:pPr>
        <w:widowControl w:val="0"/>
        <w:autoSpaceDE w:val="0"/>
        <w:autoSpaceDN w:val="0"/>
        <w:adjustRightInd w:val="0"/>
        <w:jc w:val="both"/>
        <w:rPr>
          <w:color w:val="000000"/>
        </w:rPr>
      </w:pPr>
      <w:r>
        <w:rPr>
          <w:color w:val="000000"/>
        </w:rPr>
        <w:fldChar w:fldCharType="end"/>
      </w:r>
    </w:p>
    <w:sectPr w:rsidR="007A6F40" w:rsidRPr="00373C8D" w:rsidSect="00B31962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30241"/>
    <w:rsid w:val="00063966"/>
    <w:rsid w:val="00086081"/>
    <w:rsid w:val="000B56DB"/>
    <w:rsid w:val="00101A1C"/>
    <w:rsid w:val="00103657"/>
    <w:rsid w:val="00106375"/>
    <w:rsid w:val="00116478"/>
    <w:rsid w:val="00130241"/>
    <w:rsid w:val="001E61C2"/>
    <w:rsid w:val="001F0493"/>
    <w:rsid w:val="002262BE"/>
    <w:rsid w:val="002264EE"/>
    <w:rsid w:val="00232C06"/>
    <w:rsid w:val="0023307C"/>
    <w:rsid w:val="002A264D"/>
    <w:rsid w:val="002E6AFF"/>
    <w:rsid w:val="002F461A"/>
    <w:rsid w:val="0031361E"/>
    <w:rsid w:val="00373C8D"/>
    <w:rsid w:val="00390317"/>
    <w:rsid w:val="00391C38"/>
    <w:rsid w:val="003B76D6"/>
    <w:rsid w:val="003C118E"/>
    <w:rsid w:val="0048178D"/>
    <w:rsid w:val="00482E3B"/>
    <w:rsid w:val="004A26A3"/>
    <w:rsid w:val="004F0EDF"/>
    <w:rsid w:val="00520EFB"/>
    <w:rsid w:val="00522BF1"/>
    <w:rsid w:val="00534D15"/>
    <w:rsid w:val="00590166"/>
    <w:rsid w:val="005D022B"/>
    <w:rsid w:val="005E5BE9"/>
    <w:rsid w:val="00605556"/>
    <w:rsid w:val="00632578"/>
    <w:rsid w:val="00642532"/>
    <w:rsid w:val="00682A90"/>
    <w:rsid w:val="0069427D"/>
    <w:rsid w:val="006E2C44"/>
    <w:rsid w:val="006F7A19"/>
    <w:rsid w:val="007213E1"/>
    <w:rsid w:val="00775389"/>
    <w:rsid w:val="00797838"/>
    <w:rsid w:val="007A6F40"/>
    <w:rsid w:val="007C36D8"/>
    <w:rsid w:val="007E7BC9"/>
    <w:rsid w:val="007F2744"/>
    <w:rsid w:val="008931BE"/>
    <w:rsid w:val="008A3F8C"/>
    <w:rsid w:val="008C67E3"/>
    <w:rsid w:val="008E7268"/>
    <w:rsid w:val="00921D45"/>
    <w:rsid w:val="009A66DB"/>
    <w:rsid w:val="009B2F80"/>
    <w:rsid w:val="009B3300"/>
    <w:rsid w:val="009F3380"/>
    <w:rsid w:val="00A02163"/>
    <w:rsid w:val="00A314FE"/>
    <w:rsid w:val="00A85D86"/>
    <w:rsid w:val="00B31962"/>
    <w:rsid w:val="00BF36F8"/>
    <w:rsid w:val="00BF4622"/>
    <w:rsid w:val="00C82920"/>
    <w:rsid w:val="00CD00B1"/>
    <w:rsid w:val="00CE77D3"/>
    <w:rsid w:val="00D13332"/>
    <w:rsid w:val="00D22306"/>
    <w:rsid w:val="00D42542"/>
    <w:rsid w:val="00D71AAD"/>
    <w:rsid w:val="00D8121C"/>
    <w:rsid w:val="00D93F68"/>
    <w:rsid w:val="00DE2011"/>
    <w:rsid w:val="00E22189"/>
    <w:rsid w:val="00E74069"/>
    <w:rsid w:val="00EB1F49"/>
    <w:rsid w:val="00F865B3"/>
    <w:rsid w:val="00FB1509"/>
    <w:rsid w:val="00FB6AF6"/>
    <w:rsid w:val="00FD078C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DC16D4C1-E15A-45EC-A0B6-5A1F29D7AF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nureevamo@gmail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44</TotalTime>
  <Pages>1</Pages>
  <Words>682</Words>
  <Characters>3888</Characters>
  <Application>Microsoft Office Word</Application>
  <DocSecurity>0</DocSecurity>
  <Lines>32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Дарья Карлова</cp:lastModifiedBy>
  <cp:revision>3</cp:revision>
  <cp:lastPrinted>2024-02-15T16:33:00Z</cp:lastPrinted>
  <dcterms:created xsi:type="dcterms:W3CDTF">2022-11-07T09:18:00Z</dcterms:created>
  <dcterms:modified xsi:type="dcterms:W3CDTF">2024-03-04T0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3d1d46c6-6640-3a01-ae67-cef51c895af4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2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analytical-and-applied-pyrolysis</vt:lpwstr>
  </property>
  <property fmtid="{D5CDD505-2E9C-101B-9397-08002B2CF9AE}" pid="16" name="Mendeley Recent Style Name 5_1">
    <vt:lpwstr>Journal of Analytical and Applied Pyrolysis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